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544D" w:rsidRPr="00903A0D" w:rsidRDefault="0048544D" w:rsidP="0048544D">
      <w:pPr>
        <w:spacing w:after="0" w:line="240" w:lineRule="auto"/>
        <w:rPr>
          <w:rFonts w:asciiTheme="majorBidi" w:hAnsiTheme="majorBidi" w:cstheme="majorBidi"/>
        </w:rPr>
      </w:pPr>
    </w:p>
    <w:tbl>
      <w:tblPr>
        <w:tblW w:w="11590" w:type="dxa"/>
        <w:tblInd w:w="-1270" w:type="dxa"/>
        <w:tblLook w:val="04A0" w:firstRow="1" w:lastRow="0" w:firstColumn="1" w:lastColumn="0" w:noHBand="0" w:noVBand="1"/>
      </w:tblPr>
      <w:tblGrid>
        <w:gridCol w:w="3400"/>
        <w:gridCol w:w="1640"/>
        <w:gridCol w:w="2580"/>
        <w:gridCol w:w="1419"/>
        <w:gridCol w:w="2551"/>
      </w:tblGrid>
      <w:tr w:rsidR="0048544D" w:rsidRPr="00903A0D" w:rsidTr="009474A3">
        <w:trPr>
          <w:trHeight w:val="690"/>
        </w:trPr>
        <w:tc>
          <w:tcPr>
            <w:tcW w:w="3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Tissue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N</w:t>
            </w:r>
          </w:p>
        </w:tc>
        <w:tc>
          <w:tcPr>
            <w:tcW w:w="2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Population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 xml:space="preserve">Are </w:t>
            </w: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QTL</w:t>
            </w:r>
            <w:r w:rsidRPr="00903A0D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s for lrrk2 detected?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highlight w:val="yellow"/>
                <w:lang w:eastAsia="en-GB"/>
              </w:rPr>
            </w:pPr>
            <w:proofErr w:type="spellStart"/>
            <w:r w:rsidRPr="004E1223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Pubmed</w:t>
            </w:r>
            <w:proofErr w:type="spellEnd"/>
            <w:r w:rsidRPr="004E1223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ID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Monocyte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490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German descent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Yes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5" w:history="1">
              <w:r w:rsidRPr="006871A0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0502693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aZWxsZXI8L0F1dGhvcj48WWVhcj4yMDEwPC9ZZWFyPjxS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aZWxsZXI8L0F1dGhvcj48WWVhcj4yMDEwPC9ZZWFyPjxS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24" w:tooltip="Zeller, 2010 #54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24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Liver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427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Yes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6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8462017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TY2hhZHQ8L0F1dGhvcj48WWVhcj4yMDA4PC9ZZWFyPjxS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TY2hhZHQ8L0F1dGhvcj48WWVhcj4yMDA4PC9ZZWFyPjxS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23" w:tooltip="Schadt, 2008 #55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23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 xml:space="preserve">Adult Brain: </w:t>
            </w:r>
            <w:proofErr w:type="spellStart"/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Neocortex</w:t>
            </w:r>
            <w:proofErr w:type="spellEnd"/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79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7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7982457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NeWVyczwvQXV0aG9yPjxZZWFyPjIwMDc8L1llYXI+PFJl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NeWVyczwvQXV0aG9yPjxZZWFyPjIwMDc8L1llYXI+PFJl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47" w:tooltip="Myers, 2007 #56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47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Adult Brain: Temporal cortex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44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8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0485568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HaWJiczwvQXV0aG9yPjxZZWFyPjIwMTA8L1llYXI+PFJl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HaWJiczwvQXV0aG9yPjxZZWFyPjIwMTA8L1llYXI+PFJl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48" w:tooltip="Gibbs, 2010 #57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48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Adult Brain: Frontal cortex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36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20485568; </w:t>
            </w:r>
            <w:hyperlink r:id="rId9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9222302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IZWluemVuPC9BdXRob3I+PFllYXI+MjAwODwvWWVhcj48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IZWluemVuPC9BdXRob3I+PFllYXI+MjAwODwvWWVhcj48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49" w:tooltip="Heinzen, 2008 #58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49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Developmental Brain Study: Pre-frontal cortex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69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 &amp; African-Americ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10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2031444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Db2xhbnR1b25pPC9BdXRob3I+PFllYXI+MjAxMTwvWWVh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1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Db2xhbnR1b25pPC9BdXRob3I+PFllYXI+MjAxMTwvWWVh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0" w:tooltip="Colantuoni, 2011 #59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0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Adult Brain: Cerebellum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43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0485568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Adult Brain: Pon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42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0485568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Developmental Brain Study: 16 region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57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Multi-populatio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11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2031440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LYW5nPC9BdXRob3I+PFllYXI+MjAxMTwvWWVhcj48UmVj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NDgzLTk8L3BhZ2VzPjx2b2x1bWU+NDc4PC92b2x1bWU+PG51bWJlcj43MzcwPC9udW1iZXI+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LYW5nPC9BdXRob3I+PFllYXI+MjAxMTwvWWVhcj48UmVj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NDgzLTk8L3BhZ2VzPjx2b2x1bWU+NDc4PC92b2x1bWU+PG51bWJlcj43MzcwPC9udW1iZXI+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1" w:tooltip="Kang, 2011 #60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1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45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LCL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495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Multi-populatio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12" w:history="1">
              <w:r w:rsidRPr="00AD3DB3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7873874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TdHJhbmdlcjwvQXV0aG9yPjxZZWFyPjIwMDc8L1llYXI+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TdHJhbmdlcjwvQXV0aG9yPjxZZWFyPjIwMDc8L1llYXI+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2" w:tooltip="Stranger, 2007 #65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2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; </w:t>
            </w:r>
            <w:hyperlink r:id="rId13" w:history="1">
              <w:r w:rsidRPr="00AD3DB3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8846210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&lt;EndNote&gt;&lt;Cite&gt;&lt;Author&gt;Veyrieras&lt;/Author&gt;&lt;Year&gt;2008&lt;/Year&gt;&lt;RecNum&gt;66&lt;/RecNum&gt;&lt;DisplayText&gt;[53]&lt;/DisplayText&gt;&lt;record&gt;&lt;rec-number&gt;66&lt;/rec-number&gt;&lt;foreign-keys&gt;&lt;key app="EN" db-id="wavxzftp4fpwwxe0s9svrad5rwsd5s959vvp"&gt;66&lt;/key&gt;&lt;/foreign-keys&gt;&lt;ref-type name="Journal Article"&gt;17&lt;/ref-type&gt;&lt;contributors&gt;&lt;authors&gt;&lt;author&gt;Veyrieras, J. B.&lt;/author&gt;&lt;author&gt;Kudaravalli, S.&lt;/author&gt;&lt;author&gt;Kim, S. Y.&lt;/author&gt;&lt;author&gt;Dermitzakis, E. T.&lt;/author&gt;&lt;author&gt;Gilad, Y.&lt;/author&gt;&lt;author&gt;Stephens, M.&lt;/author&gt;&lt;author&gt;Pritchard, J. K.&lt;/author&gt;&lt;/authors&gt;&lt;/contributors&gt;&lt;auth-address&gt;Department of Human Genetics, The University of Chicago, Chicago, IL, USA. jb.veyrieras@gmail.com&lt;/auth-address&gt;&lt;titles&gt;&lt;title&gt;High-resolution mapping of expression-QTLs yields insight into human gene regulation&lt;/title&gt;&lt;secondary-title&gt;PLoS Genet&lt;/secondary-title&gt;&lt;/titles&gt;&lt;periodical&gt;&lt;full-title&gt;PLoS Genet&lt;/full-title&gt;&lt;/periodical&gt;&lt;pages&gt;e1000214&lt;/pages&gt;&lt;volume&gt;4&lt;/volume&gt;&lt;number&gt;10&lt;/number&gt;&lt;edition&gt;2008/10/11&lt;/edition&gt;&lt;keywords&gt;&lt;keyword&gt;Bayes Theorem&lt;/keyword&gt;&lt;keyword&gt;Chromosome Mapping/ methods/statistics &amp;amp; numerical data&lt;/keyword&gt;&lt;keyword&gt;Databases, Genetic&lt;/keyword&gt;&lt;keyword&gt;Gene Expression Regulation&lt;/keyword&gt;&lt;keyword&gt;Genetic Complementation Test&lt;/keyword&gt;&lt;keyword&gt;Genome, Human&lt;/keyword&gt;&lt;keyword&gt;Humans&lt;/keyword&gt;&lt;keyword&gt;Introns&lt;/keyword&gt;&lt;keyword&gt;Models, Genetic&lt;/keyword&gt;&lt;keyword&gt;Polymorphism, Single Nucleotide&lt;/keyword&gt;&lt;keyword&gt;Quantitative Trait Loci&lt;/keyword&gt;&lt;keyword&gt;RNA Stability&lt;/keyword&gt;&lt;keyword&gt;RNA, Messenger/genetics/metabolism&lt;/keyword&gt;&lt;keyword&gt;Terminator Regions, Genetic&lt;/keyword&gt;&lt;keyword&gt;Transcription Initiation Site&lt;/keyword&gt;&lt;/keywords&gt;&lt;dates&gt;&lt;year&gt;2008&lt;/year&gt;&lt;pub-dates&gt;&lt;date&gt;Oct&lt;/date&gt;&lt;/pub-dates&gt;&lt;/dates&gt;&lt;isbn&gt;1553-7404 (Electronic)&amp;#xD;1553-7390 (Linking)&lt;/isbn&gt;&lt;accession-num&gt;18846210&lt;/accession-num&gt;&lt;urls&gt;&lt;/urls&gt;&lt;custom2&gt;2556086&lt;/custom2&gt;&lt;electronic-resource-num&gt;10.1371/journal.pgen.10002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3" w:tooltip="Veyrieras, 2008 #66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3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; </w:t>
            </w:r>
            <w:hyperlink r:id="rId14" w:history="1">
              <w:r w:rsidRPr="00AD3DB3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0220758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QaWNrcmVsbDwvQXV0aG9yPjxZZWFyPjIwMTA8L1llYXI+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3NjgtNzI8L3BhZ2VzPjx2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QaWNrcmVsbDwvQXV0aG9yPjxZZWFyPjIwMTA8L1llYXI+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3NjgtNzI8L3BhZ2VzPjx2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4" w:tooltip="Pickrell, 2010 #67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4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; </w:t>
            </w:r>
            <w:hyperlink r:id="rId15" w:history="1">
              <w:r w:rsidRPr="00AD3DB3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0220756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&lt;EndNote&gt;&lt;Cite&gt;&lt;Author&gt;Montgomery&lt;/Author&gt;&lt;Year&gt;2010&lt;/Year&gt;&lt;RecNum&gt;68&lt;/RecNum&gt;&lt;DisplayText&gt;[55]&lt;/DisplayText&gt;&lt;record&gt;&lt;rec-number&gt;68&lt;/rec-number&gt;&lt;foreign-keys&gt;&lt;key app="EN" db-id="wavxzftp4fpwwxe0s9svrad5rwsd5s959vvp"&gt;68&lt;/key&gt;&lt;/foreign-keys&gt;&lt;ref-type name="Journal Article"&gt;17&lt;/ref-type&gt;&lt;contributors&gt;&lt;authors&gt;&lt;author&gt;Montgomery, S. B.&lt;/author&gt;&lt;author&gt;Sammeth, M.&lt;/author&gt;&lt;author&gt;Gutierrez-Arcelus, M.&lt;/author&gt;&lt;author&gt;Lach, R. P.&lt;/author&gt;&lt;author&gt;Ingle, C.&lt;/author&gt;&lt;author&gt;Nisbett, J.&lt;/author&gt;&lt;author&gt;Guigo, R.&lt;/author&gt;&lt;author&gt;Dermitzakis, E. T.&lt;/author&gt;&lt;/authors&gt;&lt;/contributors&gt;&lt;auth-address&gt;Department of Genetic Medicine and Development, University of Geneva Medical School, Geneva, 1211 Switzerland. stephen.montgomery@unige.ch&lt;/auth-address&gt;&lt;titles&gt;&lt;title&gt;Transcriptome genetics using second generation sequencing in a Caucasian population&lt;/title&gt;&lt;secondary-title&gt;Nature&lt;/secondary-title&gt;&lt;/titles&gt;&lt;periodical&gt;&lt;full-title&gt;Nature&lt;/full-title&gt;&lt;abbr-1&gt;Nature&lt;/abbr-1&gt;&lt;/periodical&gt;&lt;pages&gt;773-7&lt;/pages&gt;&lt;volume&gt;464&lt;/volume&gt;&lt;number&gt;7289&lt;/number&gt;&lt;edition&gt;2010/03/12&lt;/edition&gt;&lt;keywords&gt;&lt;keyword&gt;Alleles&lt;/keyword&gt;&lt;keyword&gt;Alternative Splicing/genetics&lt;/keyword&gt;&lt;keyword&gt;European Continental Ancestry Group/ genetics&lt;/keyword&gt;&lt;keyword&gt;Exons/genetics&lt;/keyword&gt;&lt;keyword&gt;Gene Expression Profiling/ methods&lt;/keyword&gt;&lt;keyword&gt;Haplotypes/genetics&lt;/keyword&gt;&lt;keyword&gt;Homozygote&lt;/keyword&gt;&lt;keyword&gt;Humans&lt;/keyword&gt;&lt;keyword&gt;Polymorphism, Single Nucleotide/genetics&lt;/keyword&gt;&lt;keyword&gt;Quantitative Trait Loci/genetics&lt;/keyword&gt;&lt;keyword&gt;RNA, Messenger/ analysis/ genetics&lt;/keyword&gt;&lt;keyword&gt;Sequence Analysis, DNA/ methods&lt;/keyword&gt;&lt;/keywords&gt;&lt;dates&gt;&lt;year&gt;2010&lt;/year&gt;&lt;pub-dates&gt;&lt;date&gt;Apr 1&lt;/date&gt;&lt;/pub-dates&gt;&lt;/dates&gt;&lt;isbn&gt;1476-4687 (Electronic)&amp;#xD;0028-0836 (Linking)&lt;/isbn&gt;&lt;accession-num&gt;20220756&lt;/accession-num&gt;&lt;urls&gt;&lt;/urls&gt;&lt;electronic-resource-num&gt;10.1038/nature089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5" w:tooltip="Montgomery, 2010 #68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5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; 21304890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T-cell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75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16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19644074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EaW1hczwvQXV0aG9yPjxZZWFyPjIwMDk8L1llYXI+PFJl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yNDYtNTA8L3BhZ2VzPjx2b2x1bWU+MzI1PC92b2x1bWU+PG51bWJlcj41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EaW1hczwvQXV0aG9yPjxZZWFyPjIwMDk8L1llYXI+PFJl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EyNDYtNTA8L3BhZ2VzPjx2b2x1bWU+MzI1PC92b2x1bWU+PG51bWJlcj41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6" w:tooltip="Dimas, 2009 #62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6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Fibroblast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75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4E1223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9644074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Ski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60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, female twin study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hyperlink r:id="rId17" w:history="1">
              <w:r w:rsidRPr="00B11BCE">
                <w:rPr>
                  <w:rStyle w:val="Hyperlink"/>
                  <w:rFonts w:asciiTheme="majorBidi" w:eastAsia="Times New Roman" w:hAnsiTheme="majorBidi" w:cstheme="majorBidi"/>
                  <w:lang w:eastAsia="en-GB"/>
                </w:rPr>
                <w:t>21304890</w:t>
              </w:r>
            </w:hyperlink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OaWNhPC9BdXRob3I+PFllYXI+MjAxMTwvWWVhcj48UmVj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begin">
                <w:fldData xml:space="preserve">PEVuZE5vdGU+PENpdGU+PEF1dGhvcj5OaWNhPC9BdXRob3I+PFllYXI+MjAxMTwvWWVhcj48UmVj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</w:fldData>
              </w:fldCha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instrText xml:space="preserve"> ADDIN EN.CITE.DATA </w:instrTex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[</w:t>
            </w:r>
            <w:hyperlink w:anchor="_ENREF_57" w:tooltip="Nica, 2011 #63" w:history="1">
              <w:r>
                <w:rPr>
                  <w:rFonts w:asciiTheme="majorBidi" w:eastAsia="Times New Roman" w:hAnsiTheme="majorBidi" w:cstheme="majorBidi"/>
                  <w:noProof/>
                  <w:color w:val="000000"/>
                  <w:lang w:eastAsia="en-GB"/>
                </w:rPr>
                <w:t>57</w:t>
              </w:r>
            </w:hyperlink>
            <w:r>
              <w:rPr>
                <w:rFonts w:asciiTheme="majorBidi" w:eastAsia="Times New Roman" w:hAnsiTheme="majorBidi" w:cstheme="majorBidi"/>
                <w:noProof/>
                <w:color w:val="000000"/>
                <w:lang w:eastAsia="en-GB"/>
              </w:rPr>
              <w:t>]</w:t>
            </w: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fldChar w:fldCharType="end"/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Blood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80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E1223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9222302</w:t>
            </w:r>
          </w:p>
        </w:tc>
      </w:tr>
      <w:tr w:rsidR="0048544D" w:rsidRPr="00903A0D" w:rsidTr="009474A3">
        <w:trPr>
          <w:trHeight w:val="300"/>
        </w:trPr>
        <w:tc>
          <w:tcPr>
            <w:tcW w:w="3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4C7609" w:rsidRDefault="0048544D" w:rsidP="009474A3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</w:pPr>
            <w:r w:rsidRPr="004C7609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en-GB"/>
              </w:rPr>
              <w:t>Fat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166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Caucasian, female twin study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en-GB"/>
              </w:rPr>
            </w:pPr>
            <w:r w:rsidRPr="00903A0D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No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8544D" w:rsidRPr="00903A0D" w:rsidRDefault="0048544D" w:rsidP="009474A3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highlight w:val="yellow"/>
                <w:lang w:eastAsia="en-GB"/>
              </w:rPr>
            </w:pPr>
            <w:r w:rsidRPr="00B66BE8">
              <w:rPr>
                <w:rFonts w:asciiTheme="majorBidi" w:eastAsia="Times New Roman" w:hAnsiTheme="majorBidi" w:cstheme="majorBidi"/>
                <w:color w:val="000000"/>
                <w:lang w:eastAsia="en-GB"/>
              </w:rPr>
              <w:t>21304890</w:t>
            </w:r>
          </w:p>
        </w:tc>
      </w:tr>
    </w:tbl>
    <w:p w:rsidR="0048544D" w:rsidRDefault="0048544D" w:rsidP="0048544D">
      <w:r>
        <w:rPr>
          <w:rFonts w:asciiTheme="majorBidi" w:hAnsiTheme="majorBidi" w:cstheme="majorBidi"/>
          <w:b/>
          <w:bCs/>
          <w:sz w:val="24"/>
          <w:szCs w:val="24"/>
        </w:rPr>
        <w:t>Table S4</w:t>
      </w:r>
      <w:r w:rsidRPr="001C55C2">
        <w:rPr>
          <w:rFonts w:asciiTheme="majorBidi" w:hAnsiTheme="majorBidi" w:cstheme="majorBidi"/>
          <w:b/>
          <w:bCs/>
          <w:sz w:val="24"/>
          <w:szCs w:val="24"/>
        </w:rPr>
        <w:t>:</w:t>
      </w:r>
      <w:r w:rsidRPr="001C55C2">
        <w:rPr>
          <w:rFonts w:asciiTheme="majorBidi" w:hAnsiTheme="majorBidi" w:cstheme="majorBidi"/>
          <w:sz w:val="24"/>
          <w:szCs w:val="24"/>
        </w:rPr>
        <w:t xml:space="preserve"> Summary of existing </w:t>
      </w:r>
      <w:r>
        <w:rPr>
          <w:rFonts w:asciiTheme="majorBidi" w:hAnsiTheme="majorBidi" w:cstheme="majorBidi"/>
          <w:sz w:val="24"/>
          <w:szCs w:val="24"/>
        </w:rPr>
        <w:t>eQTL</w:t>
      </w:r>
      <w:r w:rsidRPr="001C55C2">
        <w:rPr>
          <w:rFonts w:asciiTheme="majorBidi" w:hAnsiTheme="majorBidi" w:cstheme="majorBidi"/>
          <w:sz w:val="24"/>
          <w:szCs w:val="24"/>
        </w:rPr>
        <w:t xml:space="preserve"> studies performed in human control tissues and cells with relevance to the detection of exon </w:t>
      </w:r>
      <w:proofErr w:type="spellStart"/>
      <w:r>
        <w:rPr>
          <w:rFonts w:asciiTheme="majorBidi" w:hAnsiTheme="majorBidi" w:cstheme="majorBidi"/>
          <w:sz w:val="24"/>
          <w:szCs w:val="24"/>
        </w:rPr>
        <w:t>eQTL</w:t>
      </w:r>
      <w:r w:rsidRPr="001C55C2">
        <w:rPr>
          <w:rFonts w:asciiTheme="majorBidi" w:hAnsiTheme="majorBidi" w:cstheme="majorBidi"/>
          <w:sz w:val="24"/>
          <w:szCs w:val="24"/>
        </w:rPr>
        <w:t>s</w:t>
      </w:r>
      <w:proofErr w:type="spellEnd"/>
      <w:r w:rsidRPr="001C55C2">
        <w:rPr>
          <w:rFonts w:asciiTheme="majorBidi" w:hAnsiTheme="majorBidi" w:cstheme="majorBidi"/>
          <w:sz w:val="24"/>
          <w:szCs w:val="24"/>
        </w:rPr>
        <w:t xml:space="preserve"> relevant to </w:t>
      </w:r>
      <w:r w:rsidRPr="001C55C2">
        <w:rPr>
          <w:rFonts w:asciiTheme="majorBidi" w:hAnsiTheme="majorBidi" w:cstheme="majorBidi"/>
          <w:i/>
          <w:sz w:val="24"/>
          <w:szCs w:val="24"/>
        </w:rPr>
        <w:t>L</w:t>
      </w:r>
      <w:r>
        <w:rPr>
          <w:rFonts w:asciiTheme="majorBidi" w:hAnsiTheme="majorBidi" w:cstheme="majorBidi"/>
          <w:i/>
          <w:sz w:val="24"/>
          <w:szCs w:val="24"/>
        </w:rPr>
        <w:t>RRK2.</w:t>
      </w:r>
      <w:r>
        <w:t xml:space="preserve"> </w:t>
      </w:r>
    </w:p>
    <w:p w:rsidR="005D25EB" w:rsidRDefault="005D25EB" w:rsidP="0048544D">
      <w:pPr>
        <w:spacing w:after="0" w:line="240" w:lineRule="auto"/>
      </w:pPr>
      <w:bookmarkStart w:id="0" w:name="_GoBack"/>
      <w:bookmarkEnd w:id="0"/>
    </w:p>
    <w:sectPr w:rsidR="005D25EB" w:rsidSect="003A6E3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8544D"/>
    <w:rsid w:val="003A6E3C"/>
    <w:rsid w:val="0048544D"/>
    <w:rsid w:val="005D2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3D63B2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544D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8544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544D"/>
    <w:pPr>
      <w:spacing w:after="200" w:line="276" w:lineRule="auto"/>
    </w:pPr>
    <w:rPr>
      <w:rFonts w:eastAsiaTheme="minorHAnsi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8544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pubmed?term=22031440" TargetMode="External"/><Relationship Id="rId12" Type="http://schemas.openxmlformats.org/officeDocument/2006/relationships/hyperlink" Target="http://www.ncbi.nlm.nih.gov/pubmed?term=17873874" TargetMode="External"/><Relationship Id="rId13" Type="http://schemas.openxmlformats.org/officeDocument/2006/relationships/hyperlink" Target="http://www.ncbi.nlm.nih.gov/pubmed?term=18846210" TargetMode="External"/><Relationship Id="rId14" Type="http://schemas.openxmlformats.org/officeDocument/2006/relationships/hyperlink" Target="http://www.ncbi.nlm.nih.gov/pubmed?term=20220758" TargetMode="External"/><Relationship Id="rId15" Type="http://schemas.openxmlformats.org/officeDocument/2006/relationships/hyperlink" Target="http://www.ncbi.nlm.nih.gov/pubmed?term=20220756" TargetMode="External"/><Relationship Id="rId16" Type="http://schemas.openxmlformats.org/officeDocument/2006/relationships/hyperlink" Target="http://www.ncbi.nlm.nih.gov/pubmed?term=19644074" TargetMode="External"/><Relationship Id="rId17" Type="http://schemas.openxmlformats.org/officeDocument/2006/relationships/hyperlink" Target="http://www.ncbi.nlm.nih.gov/pubmed?term=21304890" TargetMode="Externa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ncbi.nlm.nih.gov/pubmed?term=20502693" TargetMode="External"/><Relationship Id="rId6" Type="http://schemas.openxmlformats.org/officeDocument/2006/relationships/hyperlink" Target="http://www.ncbi.nlm.nih.gov/pubmed?term=18462017" TargetMode="External"/><Relationship Id="rId7" Type="http://schemas.openxmlformats.org/officeDocument/2006/relationships/hyperlink" Target="http://www.ncbi.nlm.nih.gov/pubmed?term=17982457" TargetMode="External"/><Relationship Id="rId8" Type="http://schemas.openxmlformats.org/officeDocument/2006/relationships/hyperlink" Target="http://www.ncbi.nlm.nih.gov/pubmed?term=20485568" TargetMode="External"/><Relationship Id="rId9" Type="http://schemas.openxmlformats.org/officeDocument/2006/relationships/hyperlink" Target="http://www.ncbi.nlm.nih.gov/pubmed?term=19222302" TargetMode="External"/><Relationship Id="rId10" Type="http://schemas.openxmlformats.org/officeDocument/2006/relationships/hyperlink" Target="http://www.ncbi.nlm.nih.gov/pubmed?term=220314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062</Words>
  <Characters>6056</Characters>
  <Application>Microsoft Macintosh Word</Application>
  <DocSecurity>0</DocSecurity>
  <Lines>50</Lines>
  <Paragraphs>14</Paragraphs>
  <ScaleCrop>false</ScaleCrop>
  <Company>UCL</Company>
  <LinksUpToDate>false</LinksUpToDate>
  <CharactersWithSpaces>71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cent Plagnol</dc:creator>
  <cp:keywords/>
  <dc:description/>
  <cp:lastModifiedBy>Vincent Plagnol</cp:lastModifiedBy>
  <cp:revision>1</cp:revision>
  <dcterms:created xsi:type="dcterms:W3CDTF">2013-07-08T09:17:00Z</dcterms:created>
  <dcterms:modified xsi:type="dcterms:W3CDTF">2013-07-08T09:18:00Z</dcterms:modified>
</cp:coreProperties>
</file>